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9B8AD" w14:textId="0337B8A9" w:rsidR="002F174A" w:rsidRPr="00520D6F" w:rsidRDefault="002F174A" w:rsidP="00903900">
      <w:pPr>
        <w:spacing w:line="240" w:lineRule="auto"/>
        <w:jc w:val="center"/>
        <w:rPr>
          <w:b/>
        </w:rPr>
      </w:pPr>
      <w:r w:rsidRPr="00520D6F">
        <w:rPr>
          <w:b/>
          <w:sz w:val="24"/>
        </w:rPr>
        <w:t xml:space="preserve">Comparing </w:t>
      </w:r>
      <w:proofErr w:type="gramStart"/>
      <w:r w:rsidR="001924DE" w:rsidRPr="00520D6F">
        <w:rPr>
          <w:b/>
          <w:sz w:val="24"/>
        </w:rPr>
        <w:t>The</w:t>
      </w:r>
      <w:proofErr w:type="gramEnd"/>
      <w:r w:rsidR="001924DE" w:rsidRPr="00520D6F">
        <w:rPr>
          <w:b/>
          <w:sz w:val="24"/>
        </w:rPr>
        <w:t xml:space="preserve"> Evolution Of Three Main Components Of The </w:t>
      </w:r>
      <w:r w:rsidRPr="00520D6F">
        <w:rPr>
          <w:b/>
          <w:sz w:val="24"/>
        </w:rPr>
        <w:t xml:space="preserve">TORC1 </w:t>
      </w:r>
      <w:r w:rsidR="001924DE" w:rsidRPr="00520D6F">
        <w:rPr>
          <w:b/>
          <w:sz w:val="24"/>
        </w:rPr>
        <w:t xml:space="preserve">Complex In Plants. </w:t>
      </w:r>
      <w:r w:rsidRPr="00520D6F">
        <w:rPr>
          <w:b/>
          <w:sz w:val="24"/>
        </w:rPr>
        <w:t xml:space="preserve">Conservation </w:t>
      </w:r>
      <w:r w:rsidR="001924DE" w:rsidRPr="00520D6F">
        <w:rPr>
          <w:b/>
          <w:sz w:val="24"/>
        </w:rPr>
        <w:t xml:space="preserve">Analysis </w:t>
      </w:r>
      <w:proofErr w:type="gramStart"/>
      <w:r w:rsidR="001924DE" w:rsidRPr="00520D6F">
        <w:rPr>
          <w:b/>
          <w:sz w:val="24"/>
        </w:rPr>
        <w:t>Of</w:t>
      </w:r>
      <w:proofErr w:type="gramEnd"/>
      <w:r w:rsidR="001924DE" w:rsidRPr="00520D6F">
        <w:rPr>
          <w:b/>
          <w:sz w:val="24"/>
        </w:rPr>
        <w:t xml:space="preserve"> Their Target Motifs For </w:t>
      </w:r>
      <w:r w:rsidRPr="00520D6F">
        <w:rPr>
          <w:b/>
          <w:sz w:val="24"/>
        </w:rPr>
        <w:t xml:space="preserve">BIN2 </w:t>
      </w:r>
      <w:r w:rsidR="001924DE" w:rsidRPr="00520D6F">
        <w:rPr>
          <w:b/>
          <w:sz w:val="24"/>
        </w:rPr>
        <w:t>Kinase-Mediated Phosphorylation</w:t>
      </w:r>
      <w:r w:rsidRPr="00520D6F">
        <w:rPr>
          <w:b/>
        </w:rPr>
        <w:br/>
      </w:r>
    </w:p>
    <w:p w14:paraId="24481551" w14:textId="77777777" w:rsidR="00903900" w:rsidRDefault="002F174A" w:rsidP="00903900">
      <w:pPr>
        <w:spacing w:line="240" w:lineRule="auto"/>
        <w:rPr>
          <w:b/>
        </w:rPr>
      </w:pPr>
      <w:r w:rsidRPr="00903900">
        <w:rPr>
          <w:b/>
        </w:rPr>
        <w:t>Abstract</w:t>
      </w:r>
      <w:r w:rsidRPr="001924DE">
        <w:br/>
      </w:r>
      <w:r w:rsidRPr="001924DE">
        <w:br/>
      </w:r>
      <w:r w:rsidRPr="00903900">
        <w:rPr>
          <w:b/>
        </w:rPr>
        <w:t>Introduction</w:t>
      </w:r>
    </w:p>
    <w:p w14:paraId="73782917" w14:textId="26624D9C" w:rsidR="00903900" w:rsidRDefault="002F174A" w:rsidP="00903900">
      <w:pPr>
        <w:spacing w:line="240" w:lineRule="auto"/>
        <w:rPr>
          <w:b/>
        </w:rPr>
      </w:pPr>
      <w:r w:rsidRPr="001924DE">
        <w:t>In order to orchestrate a successful response to (biotic and abiotic) environmental changes, plants need to balance and coordinate their grow and stress responses.</w:t>
      </w:r>
      <w:r w:rsidRPr="001924DE">
        <w:br/>
        <w:t>Autophagy, a subcellular recycling system conserved across all eukaryotes, has been shown to be crucial during developmental processes and stress response.</w:t>
      </w:r>
      <w:r w:rsidRPr="001924DE">
        <w:br/>
        <w:t>Brassinosteroids (BRs) are a steroidal plant hormone family known to be involved in a myriad of plant growth-related processes. Such as cell division/elongation and reproductive development.  </w:t>
      </w:r>
      <w:r w:rsidRPr="001924DE">
        <w:br/>
        <w:t>The GSK3-like kinase BIN2 (BRASSINOSTEROID-INSENSITIVE 2) is a key negative regulator of BR signaling response. This enzyme is known to phosphorylate the BR-</w:t>
      </w:r>
      <w:r w:rsidRPr="001924DE">
        <w:t>responsive</w:t>
      </w:r>
      <w:r w:rsidRPr="001924DE">
        <w:t xml:space="preserve"> transcription factor BES1 (BRI1-EMS-SUPPRESSOR 1), preventing its nuclear accumulation and helping promote BES1 </w:t>
      </w:r>
      <w:r w:rsidRPr="001924DE">
        <w:t>proteasomal</w:t>
      </w:r>
      <w:r w:rsidRPr="001924DE">
        <w:t xml:space="preserve"> degradation. Therefore, the plant BR response is inhibited.  </w:t>
      </w:r>
      <w:r w:rsidRPr="001924DE">
        <w:br/>
        <w:t>Broadening our knowledge about proteins being phosphorylated by BIN2 would give us a better picture of the different processes being controlled by this important regulator of BR response. </w:t>
      </w:r>
      <w:r w:rsidRPr="001924DE">
        <w:br/>
      </w:r>
      <w:r w:rsidRPr="001924DE">
        <w:br/>
      </w:r>
      <w:r w:rsidRPr="00903900">
        <w:rPr>
          <w:b/>
        </w:rPr>
        <w:t>Materials and methods</w:t>
      </w:r>
    </w:p>
    <w:p w14:paraId="0DE6A4AB" w14:textId="1D8431D3" w:rsidR="001924DE" w:rsidRPr="00903900" w:rsidRDefault="002F174A" w:rsidP="00903900">
      <w:pPr>
        <w:spacing w:line="240" w:lineRule="auto"/>
      </w:pPr>
      <w:r w:rsidRPr="00903900">
        <w:rPr>
          <w:bCs/>
        </w:rPr>
        <w:t>Dataset</w:t>
      </w:r>
    </w:p>
    <w:p w14:paraId="276ABC9B" w14:textId="1ABC0A73" w:rsidR="00790AD9" w:rsidRPr="001924DE" w:rsidRDefault="002F174A" w:rsidP="00903900">
      <w:pPr>
        <w:spacing w:line="240" w:lineRule="auto"/>
      </w:pPr>
      <w:r w:rsidRPr="001924DE">
        <w:t xml:space="preserve">Protein sequence for RAPTOR1B (AT3G08850.1), TOR (AT1G50030.1) and LST8-1 (AT3G18140.1) were retrieved from The Arabidopsis </w:t>
      </w:r>
      <w:r w:rsidR="00790AD9" w:rsidRPr="001924DE">
        <w:t>Information</w:t>
      </w:r>
      <w:r w:rsidRPr="001924DE">
        <w:t xml:space="preserve"> Resource (TAIR</w:t>
      </w:r>
      <w:r w:rsidR="00790AD9" w:rsidRPr="001924DE">
        <w:t xml:space="preserve">, </w:t>
      </w:r>
      <w:r w:rsidRPr="001924DE">
        <w:t xml:space="preserve">www.arabidopsis.org). </w:t>
      </w:r>
      <w:r w:rsidR="00411F25" w:rsidRPr="001924DE">
        <w:t>Four d</w:t>
      </w:r>
      <w:r w:rsidRPr="001924DE">
        <w:t>ifferent sets</w:t>
      </w:r>
      <w:r w:rsidR="00C463C3">
        <w:t xml:space="preserve"> </w:t>
      </w:r>
      <w:r w:rsidRPr="001924DE">
        <w:t>of homolog proteins for each accession were obtained by using the following procedures:</w:t>
      </w:r>
    </w:p>
    <w:p w14:paraId="56E2A83C" w14:textId="64594C13" w:rsidR="00790AD9" w:rsidRPr="001924DE" w:rsidRDefault="002F174A" w:rsidP="00903900">
      <w:pPr>
        <w:pStyle w:val="ListParagraph"/>
        <w:numPr>
          <w:ilvl w:val="0"/>
          <w:numId w:val="2"/>
        </w:numPr>
        <w:spacing w:line="240" w:lineRule="auto"/>
      </w:pPr>
      <w:r w:rsidRPr="001924DE">
        <w:t xml:space="preserve">The first homolog proteins list was obtained from the National Center for Biotechnology Information (NCBI) </w:t>
      </w:r>
      <w:proofErr w:type="spellStart"/>
      <w:r w:rsidRPr="001924DE">
        <w:t>HomoloGene</w:t>
      </w:r>
      <w:proofErr w:type="spellEnd"/>
      <w:r w:rsidRPr="001924DE">
        <w:t xml:space="preserve"> website</w:t>
      </w:r>
      <w:r w:rsidR="00D008FF" w:rsidRPr="001924DE">
        <w:t xml:space="preserve"> </w:t>
      </w:r>
      <w:r w:rsidRPr="001924DE">
        <w:t>(</w:t>
      </w:r>
      <w:hyperlink r:id="rId8" w:history="1">
        <w:r w:rsidR="00790AD9" w:rsidRPr="001924DE">
          <w:rPr>
            <w:rStyle w:val="Hyperlink"/>
            <w:color w:val="auto"/>
          </w:rPr>
          <w:t>https://www.ncbi.nlm.nih.gov/homologene/</w:t>
        </w:r>
      </w:hyperlink>
      <w:r w:rsidRPr="001924DE">
        <w:t>).</w:t>
      </w:r>
    </w:p>
    <w:p w14:paraId="21583A38" w14:textId="5FF38B7C" w:rsidR="00D008FF" w:rsidRPr="001924DE" w:rsidRDefault="002F174A" w:rsidP="00903900">
      <w:pPr>
        <w:pStyle w:val="ListParagraph"/>
        <w:numPr>
          <w:ilvl w:val="0"/>
          <w:numId w:val="2"/>
        </w:numPr>
        <w:spacing w:line="240" w:lineRule="auto"/>
      </w:pPr>
      <w:r w:rsidRPr="001924DE">
        <w:t>The second list of homolog proteins was obtained by using the Basic Local Alignment Search Tool (BLAST</w:t>
      </w:r>
      <w:r w:rsidR="00E82BEA" w:rsidRPr="001924DE">
        <w:t xml:space="preserve">, </w:t>
      </w:r>
      <w:r w:rsidR="00E82BEA" w:rsidRPr="001924DE">
        <w:fldChar w:fldCharType="begin" w:fldLock="1"/>
      </w:r>
      <w:r w:rsidR="00E82BEA" w:rsidRPr="001924DE">
        <w:instrText>ADDIN CSL_CITATION {"citationItems":[{"id":"ITEM-1","itemData":{"DOI":"10.1016/S0022-2836(05)80360-2","ISSN":"0022-2836","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10","5"]]},"page":"403-410","publisher":"Academic Press","title":"Basic local alignment search tool","type":"article-journal","volume":"215"},"uris":["http://www.mendeley.com/documents/?uuid=b94e49a7-30ad-3ee2-b920-cddd955690bf"]}],"mendeley":{"formattedCitation":"(Altschul et al., 1990)","plainTextFormattedCitation":"(Altschul et al., 1990)","previouslyFormattedCitation":"(Altschul et al., 1990)"},"properties":{"noteIndex":0},"schema":"https://github.com/citation-style-language/schema/raw/master/csl-citation.json"}</w:instrText>
      </w:r>
      <w:r w:rsidR="00E82BEA" w:rsidRPr="001924DE">
        <w:fldChar w:fldCharType="separate"/>
      </w:r>
      <w:r w:rsidR="00E82BEA" w:rsidRPr="001924DE">
        <w:rPr>
          <w:noProof/>
        </w:rPr>
        <w:t>(Altschul et al., 1990)</w:t>
      </w:r>
      <w:r w:rsidR="00E82BEA" w:rsidRPr="001924DE">
        <w:fldChar w:fldCharType="end"/>
      </w:r>
      <w:r w:rsidRPr="001924DE">
        <w:t xml:space="preserve">) </w:t>
      </w:r>
      <w:r w:rsidR="00E82BEA" w:rsidRPr="001924DE">
        <w:t xml:space="preserve">with default settings </w:t>
      </w:r>
      <w:r w:rsidRPr="001924DE">
        <w:t>and retrieving the top 100 best scoring hits</w:t>
      </w:r>
      <w:r w:rsidR="00790AD9" w:rsidRPr="001924DE">
        <w:t xml:space="preserve"> for each </w:t>
      </w:r>
      <w:r w:rsidR="00D008FF" w:rsidRPr="001924DE">
        <w:t>of the three proteins</w:t>
      </w:r>
      <w:r w:rsidRPr="001924DE">
        <w:t>.</w:t>
      </w:r>
    </w:p>
    <w:p w14:paraId="427F9FB9" w14:textId="69A599E3" w:rsidR="00D008FF" w:rsidRPr="001924DE" w:rsidRDefault="002F174A" w:rsidP="00903900">
      <w:pPr>
        <w:pStyle w:val="ListParagraph"/>
        <w:numPr>
          <w:ilvl w:val="0"/>
          <w:numId w:val="2"/>
        </w:numPr>
        <w:spacing w:line="240" w:lineRule="auto"/>
      </w:pPr>
      <w:r w:rsidRPr="001924DE">
        <w:t xml:space="preserve">The third list was obtained from the </w:t>
      </w:r>
      <w:proofErr w:type="spellStart"/>
      <w:r w:rsidR="00D008FF" w:rsidRPr="001924DE">
        <w:t>C</w:t>
      </w:r>
      <w:r w:rsidRPr="001924DE">
        <w:t>ompara</w:t>
      </w:r>
      <w:proofErr w:type="spellEnd"/>
      <w:r w:rsidRPr="001924DE">
        <w:t xml:space="preserve"> </w:t>
      </w:r>
      <w:r w:rsidR="00D008FF" w:rsidRPr="001924DE">
        <w:t>D</w:t>
      </w:r>
      <w:r w:rsidRPr="001924DE">
        <w:t>atabase</w:t>
      </w:r>
      <w:r w:rsidR="00D008FF" w:rsidRPr="001924DE">
        <w:t xml:space="preserve"> at the </w:t>
      </w:r>
      <w:r w:rsidR="00D008FF" w:rsidRPr="001924DE">
        <w:t>ENSEMBL Plants website</w:t>
      </w:r>
      <w:r w:rsidR="00D008FF" w:rsidRPr="001924DE">
        <w:t xml:space="preserve"> (</w:t>
      </w:r>
      <w:hyperlink r:id="rId9" w:history="1">
        <w:r w:rsidR="00D008FF" w:rsidRPr="001924DE">
          <w:rPr>
            <w:rStyle w:val="Hyperlink"/>
            <w:color w:val="auto"/>
          </w:rPr>
          <w:t>http://plants.ensembl.org/info/website/ftp/index.html</w:t>
        </w:r>
      </w:hyperlink>
      <w:r w:rsidR="00E82BEA" w:rsidRPr="001924DE">
        <w:t xml:space="preserve">, </w:t>
      </w:r>
      <w:r w:rsidR="00E82BEA" w:rsidRPr="001924DE">
        <w:fldChar w:fldCharType="begin" w:fldLock="1"/>
      </w:r>
      <w:r w:rsidR="00E82BEA" w:rsidRPr="001924DE">
        <w:instrText>ADDIN CSL_CITATION {"citationItems":[{"id":"ITEM-1","itemData":{"DOI":"10.1093/nar/gkx1011","ISSN":"0305-1048","author":[{"dropping-particle":"","family":"Kersey","given":"Paul Julian","non-dropping-particle":"","parse-names":false,"suffix":""},{"dropping-particle":"","family":"Allen","given":"James E","non-dropping-particle":"","parse-names":false,"suffix":""},{"dropping-particle":"","family":"Allot","given":"Alexis","non-dropping-particle":"","parse-names":false,"suffix":""},{"dropping-particle":"","family":"Barba","given":"Matthieu","non-dropping-particle":"","parse-names":false,"suffix":""},{"dropping-particle":"","family":"Boddu","given":"Sanjay","non-dropping-particle":"","parse-names":false,"suffix":""},{"dropping-particle":"","family":"Bolt","given":"Bruce J","non-dropping-particle":"","parse-names":false,"suffix":""},{"dropping-particle":"","family":"Carvalho-Silva","given":"Denise","non-dropping-particle":"","parse-names":false,"suffix":""},{"dropping-particle":"","family":"Christensen","given":"Mikkel","non-dropping-particle":"","parse-names":false,"suffix":""},{"dropping-particle":"","family":"Davis","given":"Paul","non-dropping-particle":"","parse-names":false,"suffix":""},{"dropping-particle":"","family":"Grabmueller","given":"Christoph","non-dropping-particle":"","parse-names":false,"suffix":""},{"dropping-particle":"","family":"Kumar","given":"Navin","non-dropping-particle":"","parse-names":false,"suffix":""},{"dropping-particle":"","family":"Liu","given":"Zicheng","non-dropping-particle":"","parse-names":false,"suffix":""},{"dropping-particle":"","family":"Maurel","given":"Thomas","non-dropping-particle":"","parse-names":false,"suffix":""},{"dropping-particle":"","family":"Moore","given":"Ben","non-dropping-particle":"","parse-names":false,"suffix":""},{"dropping-particle":"","family":"McDowall","given":"Mark D","non-dropping-particle":"","parse-names":false,"suffix":""},{"dropping-particle":"","family":"Maheswari","given":"Uma","non-dropping-particle":"","parse-names":false,"suffix":""},{"dropping-particle":"","family":"Naamati","given":"Guy","non-dropping-particle":"","parse-names":false,"suffix":""},{"dropping-particle":"","family":"Newman","given":"Victoria","non-dropping-particle":"","parse-names":false,"suffix":""},{"dropping-particle":"","family":"Ong","given":"Chuang Kee","non-dropping-particle":"","parse-names":false,"suffix":""},{"dropping-particle":"","family":"Paulini","given":"Michael","non-dropping-particle":"","parse-names":false,"suffix":""},{"dropping-particle":"","family":"Pedro","given":"Helder","non-dropping-particle":"","parse-names":false,"suffix":""},{"dropping-particle":"","family":"Perry","given":"Emily","non-dropping-particle":"","parse-names":false,"suffix":""},{"dropping-particle":"","family":"Russell","given":"Matthew","non-dropping-particle":"","parse-names":false,"suffix":""},{"dropping-particle":"","family":"Sparrow","given":"Helen","non-dropping-particle":"","parse-names":false,"suffix":""},{"dropping-particle":"","family":"Tapanari","given":"Electra","non-dropping-particle":"","parse-names":false,"suffix":""},{"dropping-particle":"","family":"Taylor","given":"Kieron","non-dropping-particle":"","parse-names":false,"suffix":""},{"dropping-particle":"","family":"Vullo","given":"Alessandro","non-dropping-particle":"","parse-names":false,"suffix":""},{"dropping-particle":"","family":"Williams","given":"Gareth","non-dropping-particle":"","parse-names":false,"suffix":""},{"dropping-particle":"","family":"Zadissia","given":"Amonida","non-dropping-particle":"","parse-names":false,"suffix":""},{"dropping-particle":"","family":"Olson","given":"Andrew","non-dropping-particle":"","parse-names":false,"suffix":""},{"dropping-particle":"","family":"Stein","given":"Joshua","non-dropping-particle":"","parse-names":false,"suffix":""},{"dropping-particle":"","family":"Wei","given":"Sharon","non-dropping-particle":"","parse-names":false,"suffix":""},{"dropping-particle":"","family":"Tello-Ruiz","given":"Marcela","non-dropping-particle":"","parse-names":false,"suffix":""},{"dropping-particle":"","family":"Ware","given":"Doreen","non-dropping-particle":"","parse-names":false,"suffix":""},{"dropping-particle":"","family":"Luciani","given":"Aurelien","non-dropping-particle":"","parse-names":false,"suffix":""},{"dropping-particle":"","family":"Potter","given":"Simon","non-dropping-particle":"","parse-names":false,"suffix":""},{"dropping-particle":"","family":"Finn","given":"Robert D","non-dropping-particle":"","parse-names":false,"suffix":""},{"dropping-particle":"","family":"Urban","given":"Martin","non-dropping-particle":"","parse-names":false,"suffix":""},{"dropping-particle":"","family":"Hammond-Kosack","given":"Kim E","non-dropping-particle":"","parse-names":false,"suffix":""},{"dropping-particle":"","family":"Bolser","given":"Dan M","non-dropping-particle":"","parse-names":false,"suffix":""},{"dropping-particle":"","family":"De Silva","given":"Nishadi","non-dropping-particle":"","parse-names":false,"suffix":""},{"dropping-particle":"","family":"Howe","given":"Kevin L","non-dropping-particle":"","parse-names":false,"suffix":""},{"dropping-particle":"","family":"Langridge","given":"Nicholas","non-dropping-particle":"","parse-names":false,"suffix":""},{"dropping-particle":"","family":"Maslen","given":"Gareth","non-dropping-particle":"","parse-names":false,"suffix":""},{"dropping-particle":"","family":"Staines","given":"Daniel Michael","non-dropping-particle":"","parse-names":false,"suffix":""},{"dropping-particle":"","family":"Yates","given":"Andrew","non-dropping-particle":"","parse-names":false,"suffix":""}],"container-title":"Nucleic Acids Research","id":"ITEM-1","issue":"D1","issued":{"date-parts":[["2018","1","4"]]},"page":"D802-D808","publisher":"Narnia","title":"Ensembl Genomes 2018: an integrated omics infrastructure for non-vertebrate species","type":"article-journal","volume":"46"},"uris":["http://www.mendeley.com/documents/?uuid=5c8a467a-404d-3e28-b9fe-a1fa52c1da7f"]}],"mendeley":{"formattedCitation":"(Kersey et al., 2018)","plainTextFormattedCitation":"(Kersey et al., 2018)","previouslyFormattedCitation":"(Kersey et al., 2018)"},"properties":{"noteIndex":0},"schema":"https://github.com/citation-style-language/schema/raw/master/csl-citation.json"}</w:instrText>
      </w:r>
      <w:r w:rsidR="00E82BEA" w:rsidRPr="001924DE">
        <w:fldChar w:fldCharType="separate"/>
      </w:r>
      <w:r w:rsidR="00E82BEA" w:rsidRPr="001924DE">
        <w:rPr>
          <w:noProof/>
        </w:rPr>
        <w:t>(Kersey et al., 2018)</w:t>
      </w:r>
      <w:r w:rsidR="00E82BEA" w:rsidRPr="001924DE">
        <w:fldChar w:fldCharType="end"/>
      </w:r>
      <w:r w:rsidR="00D008FF" w:rsidRPr="001924DE">
        <w:t>)</w:t>
      </w:r>
    </w:p>
    <w:p w14:paraId="5B9CF9A4" w14:textId="2FD656FD" w:rsidR="00411F25" w:rsidRDefault="002F174A" w:rsidP="00903900">
      <w:pPr>
        <w:pStyle w:val="ListParagraph"/>
        <w:numPr>
          <w:ilvl w:val="0"/>
          <w:numId w:val="2"/>
        </w:numPr>
        <w:spacing w:line="240" w:lineRule="auto"/>
      </w:pPr>
      <w:r w:rsidRPr="001924DE">
        <w:t xml:space="preserve">The final list of homologs was obtained from </w:t>
      </w:r>
      <w:proofErr w:type="spellStart"/>
      <w:r w:rsidRPr="001924DE">
        <w:t>Phytozome</w:t>
      </w:r>
      <w:proofErr w:type="spellEnd"/>
      <w:r w:rsidR="003D23FA" w:rsidRPr="001924DE">
        <w:t xml:space="preserve"> </w:t>
      </w:r>
      <w:r w:rsidR="00411F25" w:rsidRPr="001924DE">
        <w:t xml:space="preserve">version 12.1 </w:t>
      </w:r>
      <w:r w:rsidR="00E82BEA" w:rsidRPr="001924DE">
        <w:t>(</w:t>
      </w:r>
      <w:hyperlink r:id="rId10" w:history="1">
        <w:r w:rsidR="00E82BEA" w:rsidRPr="001924DE">
          <w:rPr>
            <w:rStyle w:val="Hyperlink"/>
            <w:color w:val="auto"/>
          </w:rPr>
          <w:t>https://phytozome.jgi.doe.gov</w:t>
        </w:r>
      </w:hyperlink>
      <w:r w:rsidR="00E82BEA" w:rsidRPr="001924DE">
        <w:t xml:space="preserve">, </w:t>
      </w:r>
      <w:r w:rsidR="00E82BEA" w:rsidRPr="001924DE">
        <w:fldChar w:fldCharType="begin" w:fldLock="1"/>
      </w:r>
      <w:r w:rsidR="00C616BC">
        <w:instrText>ADDIN CSL_CITATION {"citationItems":[{"id":"ITEM-1","itemData":{"DOI":"10.1093/nar/gkr944","ISSN":"1362-4962","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atabase issue","issued":{"date-parts":[["2012","1"]]},"page":"D1178-86","publisher":"Oxford University Press","title":"Phytozome: a comparative platform for green plant genomics.","type":"article-journal","volume":"40"},"uris":["http://www.mendeley.com/documents/?uuid=880609c7-3b9a-3059-9a03-f900ceac78ea"]}],"mendeley":{"formattedCitation":"(Goodstein et al., 2012)","plainTextFormattedCitation":"(Goodstein et al., 2012)","previouslyFormattedCitation":"(Goodstein et al., 2012)"},"properties":{"noteIndex":0},"schema":"https://github.com/citation-style-language/schema/raw/master/csl-citation.json"}</w:instrText>
      </w:r>
      <w:r w:rsidR="00E82BEA" w:rsidRPr="001924DE">
        <w:fldChar w:fldCharType="separate"/>
      </w:r>
      <w:r w:rsidR="00E82BEA" w:rsidRPr="001924DE">
        <w:rPr>
          <w:noProof/>
        </w:rPr>
        <w:t>(Goodstein et al., 2012)</w:t>
      </w:r>
      <w:r w:rsidR="00E82BEA" w:rsidRPr="001924DE">
        <w:fldChar w:fldCharType="end"/>
      </w:r>
      <w:r w:rsidR="00E82BEA" w:rsidRPr="001924DE">
        <w:t xml:space="preserve">) and using the Araport11 annotation for </w:t>
      </w:r>
      <w:r w:rsidR="00E82BEA" w:rsidRPr="001924DE">
        <w:rPr>
          <w:i/>
        </w:rPr>
        <w:t>Arabidopsis thaliana</w:t>
      </w:r>
      <w:r w:rsidR="00E82BEA" w:rsidRPr="001924DE">
        <w:t xml:space="preserve"> </w:t>
      </w:r>
      <w:r w:rsidR="00E82BEA" w:rsidRPr="001924DE">
        <w:fldChar w:fldCharType="begin" w:fldLock="1"/>
      </w:r>
      <w:r w:rsidR="00E82BEA" w:rsidRPr="001924DE">
        <w:instrText>ADDIN CSL_CITATION {"citationItems":[{"id":"ITEM-1","itemData":{"DOI":"10.1111/tpj.13415","ISSN":"09607412","author":[{"dropping-particle":"","family":"Cheng","given":"Chia-Yi","non-dropping-particle":"","parse-names":false,"suffix":""},{"dropping-particle":"","family":"Krishnakumar","given":"Vivek","non-dropping-particle":"","parse-names":false,"suffix":""},{"dropping-particle":"","family":"Chan","given":"Agnes P.","non-dropping-particle":"","parse-names":false,"suffix":""},{"dropping-particle":"","family":"Thibaud-Nissen","given":"Françoise","non-dropping-particle":"","parse-names":false,"suffix":""},{"dropping-particle":"","family":"Schobel","given":"Seth","non-dropping-particle":"","parse-names":false,"suffix":""},{"dropping-particle":"","family":"Town","given":"Christopher D.","non-dropping-particle":"","parse-names":false,"suffix":""}],"container-title":"The Plant Journal","id":"ITEM-1","issue":"4","issued":{"date-parts":[["2017","2","1"]]},"page":"789-804","publisher":"John Wiley &amp; Sons, Ltd (10.1111)","title":"Araport11: a complete reannotation of the &lt;i&gt;Arabidopsis thaliana&lt;/i&gt; reference genome","type":"article-journal","volume":"89"},"uris":["http://www.mendeley.com/documents/?uuid=e0725769-fc7f-35b3-940b-f908465dadee"]}],"mendeley":{"formattedCitation":"(Cheng et al., 2017)","plainTextFormattedCitation":"(Cheng et al., 2017)","previouslyFormattedCitation":"(Cheng et al., 2017)"},"properties":{"noteIndex":0},"schema":"https://github.com/citation-style-language/schema/raw/master/csl-citation.json"}</w:instrText>
      </w:r>
      <w:r w:rsidR="00E82BEA" w:rsidRPr="001924DE">
        <w:fldChar w:fldCharType="separate"/>
      </w:r>
      <w:r w:rsidR="00E82BEA" w:rsidRPr="001924DE">
        <w:rPr>
          <w:noProof/>
        </w:rPr>
        <w:t>(Cheng et al., 2017)</w:t>
      </w:r>
      <w:r w:rsidR="00E82BEA" w:rsidRPr="001924DE">
        <w:fldChar w:fldCharType="end"/>
      </w:r>
      <w:r w:rsidR="00E82BEA" w:rsidRPr="001924DE">
        <w:t>.</w:t>
      </w:r>
    </w:p>
    <w:p w14:paraId="034B7FB3" w14:textId="305C173D" w:rsidR="00C463C3" w:rsidRPr="001924DE" w:rsidRDefault="00C463C3" w:rsidP="00C463C3">
      <w:pPr>
        <w:spacing w:line="240" w:lineRule="auto"/>
      </w:pPr>
      <w:r>
        <w:t>Each dataset was retrieved in FASTA format.</w:t>
      </w:r>
    </w:p>
    <w:p w14:paraId="596B718C" w14:textId="794BAFE9" w:rsidR="001924DE" w:rsidRDefault="001924DE" w:rsidP="00903900">
      <w:pPr>
        <w:spacing w:line="240" w:lineRule="auto"/>
      </w:pPr>
      <w:r w:rsidRPr="00903900">
        <w:t>Data analysis</w:t>
      </w:r>
    </w:p>
    <w:p w14:paraId="67A86E56" w14:textId="0D2BC77B" w:rsidR="00903900" w:rsidRDefault="00C616BC" w:rsidP="00903900">
      <w:pPr>
        <w:spacing w:line="240" w:lineRule="auto"/>
      </w:pPr>
      <w:r>
        <w:t>Multiple sequence a</w:t>
      </w:r>
      <w:r w:rsidR="00C463C3">
        <w:t xml:space="preserve">lignment </w:t>
      </w:r>
      <w:r>
        <w:t xml:space="preserve">(MSA) </w:t>
      </w:r>
      <w:r w:rsidR="00C463C3">
        <w:t>of each dataset was performed using MAFFT software version 7.123b</w:t>
      </w:r>
      <w:r>
        <w:t xml:space="preserve"> </w:t>
      </w:r>
      <w:r>
        <w:fldChar w:fldCharType="begin" w:fldLock="1"/>
      </w:r>
      <w:r w:rsidR="005E3E1A">
        <w:instrText>ADDIN CSL_CITATION {"citationItems":[{"id":"ITEM-1","itemData":{"DOI":"10.1093/molbev/mst010","ISSN":"0737-4038","author":[{"dropping-particle":"","family":"Katoh","given":"K.","non-dropping-particle":"","parse-names":false,"suffix":""},{"dropping-particle":"","family":"Standley","given":"D. M.","non-dropping-particle":"","parse-names":false,"suffix":""}],"container-title":"Molecular Biology and Evolution","id":"ITEM-1","issue":"4","issued":{"date-parts":[["2013","4","1"]]},"page":"772-780","publisher":"Narnia","title":"MAFFT Multiple Sequence Alignment Software Version 7: Improvements in Performance and Usability","type":"article-journal","volume":"30"},"uris":["http://www.mendeley.com/documents/?uuid=24c4915f-6bb2-3253-8bc9-2323a18b2f05"]}],"mendeley":{"formattedCitation":"(Katoh and Standley, 2013)","plainTextFormattedCitation":"(Katoh and Standley, 2013)","previouslyFormattedCitation":"(Katoh and Standley, 2013)"},"properties":{"noteIndex":0},"schema":"https://github.com/citation-style-language/schema/raw/master/csl-citation.json"}</w:instrText>
      </w:r>
      <w:r>
        <w:fldChar w:fldCharType="separate"/>
      </w:r>
      <w:r w:rsidRPr="00C616BC">
        <w:rPr>
          <w:noProof/>
        </w:rPr>
        <w:t>(Katoh and Standley, 2013)</w:t>
      </w:r>
      <w:r>
        <w:fldChar w:fldCharType="end"/>
      </w:r>
      <w:r>
        <w:t xml:space="preserve"> with the `--auto` argument.</w:t>
      </w:r>
    </w:p>
    <w:p w14:paraId="22FABF2B" w14:textId="59922911" w:rsidR="00A73FEC" w:rsidRDefault="005E3E1A" w:rsidP="00903900">
      <w:pPr>
        <w:spacing w:line="240" w:lineRule="auto"/>
      </w:pPr>
      <w:r>
        <w:t xml:space="preserve">Phylogenetic analysis of each dataset was performed on the CIPRES Science Gateway </w:t>
      </w:r>
      <w:r w:rsidR="00167E41">
        <w:t xml:space="preserve">server </w:t>
      </w:r>
      <w:r>
        <w:t xml:space="preserve">version 3.3 </w:t>
      </w:r>
      <w:r>
        <w:fldChar w:fldCharType="begin" w:fldLock="1"/>
      </w:r>
      <w:r w:rsidR="00655BAF">
        <w:instrText>ADDIN CSL_CITATION {"citationItems":[{"id":"ITEM-1","itemData":{"DOI":"10.1109/GCE.2010.5676129","ISBN":"978-1-4244-9751-5","author":[{"dropping-particle":"","family":"Miller","given":"Mark A.","non-dropping-particle":"","parse-names":false,"suffix":""},{"dropping-particle":"","family":"Pfeiffer","given":"Wayne","non-dropping-particle":"","parse-names":false,"suffix":""},{"dropping-particle":"","family":"Schwartz","given":"Terri","non-dropping-particle":"","parse-names":false,"suffix":""}],"container-title":"2010 Gateway Computing Environments Workshop (GCE)","id":"ITEM-1","issued":{"date-parts":[["2010","11"]]},"page":"1-8","publisher":"IEEE","title":"Creating the CIPRES Science Gateway for inference of large phylogenetic trees","type":"paper-conference"},"uris":["http://www.mendeley.com/documents/?uuid=a00ff800-e9a6-3fa4-93a5-5004567f1442"]}],"mendeley":{"formattedCitation":"(Miller et al., 2010)","plainTextFormattedCitation":"(Miller et al., 2010)","previouslyFormattedCitation":"(Miller et al., 2010)"},"properties":{"noteIndex":0},"schema":"https://github.com/citation-style-language/schema/raw/master/csl-citation.json"}</w:instrText>
      </w:r>
      <w:r>
        <w:fldChar w:fldCharType="separate"/>
      </w:r>
      <w:r w:rsidRPr="005E3E1A">
        <w:rPr>
          <w:noProof/>
        </w:rPr>
        <w:t>(Miller et al., 2010)</w:t>
      </w:r>
      <w:r>
        <w:fldChar w:fldCharType="end"/>
      </w:r>
      <w:r w:rsidR="00655BAF">
        <w:t xml:space="preserve">. Maximum-likelihood phylogenetic trees were constructed using </w:t>
      </w:r>
      <w:proofErr w:type="spellStart"/>
      <w:r w:rsidR="00655BAF">
        <w:t>RaxML</w:t>
      </w:r>
      <w:proofErr w:type="spellEnd"/>
      <w:r w:rsidR="00655BAF">
        <w:t xml:space="preserve"> version 8.2.10 </w:t>
      </w:r>
      <w:r w:rsidR="00655BAF">
        <w:fldChar w:fldCharType="begin" w:fldLock="1"/>
      </w:r>
      <w:r w:rsidR="003A251E">
        <w:instrText>ADDIN CSL_CITATION {"citationItems":[{"id":"ITEM-1","itemData":{"DOI":"10.1093/bioinformatics/btu033","ISSN":"1460-2059","author":[{"dropping-particle":"","family":"Stamatakis","given":"Alexandros","non-dropping-particle":"","parse-names":false,"suffix":""}],"container-title":"Bioinformatics","id":"ITEM-1","issue":"9","issued":{"date-parts":[["2014","5","1"]]},"page":"1312-1313","publisher":"Narnia","title":"RAxML version 8: a tool for phylogenetic analysis and post-analysis of large phylogenies","type":"article-journal","volume":"30"},"uris":["http://www.mendeley.com/documents/?uuid=8c9c2bc8-3f24-327d-86d8-fbaa38b6f967"]}],"mendeley":{"formattedCitation":"(Stamatakis, 2014)","plainTextFormattedCitation":"(Stamatakis, 2014)","previouslyFormattedCitation":"(Stamatakis, 2014)"},"properties":{"noteIndex":0},"schema":"https://github.com/citation-style-language/schema/raw/master/csl-citation.json"}</w:instrText>
      </w:r>
      <w:r w:rsidR="00655BAF">
        <w:fldChar w:fldCharType="separate"/>
      </w:r>
      <w:r w:rsidR="00655BAF" w:rsidRPr="00655BAF">
        <w:rPr>
          <w:noProof/>
        </w:rPr>
        <w:t>(Stamatakis, 2014)</w:t>
      </w:r>
      <w:r w:rsidR="00655BAF">
        <w:fldChar w:fldCharType="end"/>
      </w:r>
      <w:r w:rsidR="00655BAF">
        <w:t xml:space="preserve"> using</w:t>
      </w:r>
      <w:r w:rsidR="004A4818">
        <w:t xml:space="preserve"> `-N </w:t>
      </w:r>
      <w:proofErr w:type="spellStart"/>
      <w:r w:rsidR="004A4818">
        <w:t>autoMRE</w:t>
      </w:r>
      <w:proofErr w:type="spellEnd"/>
      <w:r w:rsidR="004A4818">
        <w:t xml:space="preserve">` for bootstrap. Each tree was constructed using either </w:t>
      </w:r>
      <w:r w:rsidR="004A4818">
        <w:lastRenderedPageBreak/>
        <w:t>BLOSUM62</w:t>
      </w:r>
      <w:r w:rsidR="003A251E">
        <w:t xml:space="preserve"> </w:t>
      </w:r>
      <w:r w:rsidR="003A251E">
        <w:fldChar w:fldCharType="begin" w:fldLock="1"/>
      </w:r>
      <w:r w:rsidR="003A251E">
        <w:instrText>ADDIN CSL_CITATION {"citationItems":[{"id":"ITEM-1","itemData":{"DOI":"10.1073/PNAS.89.22.10915","ISSN":"0027-8424","PMID":"1438297","abstract":"Methods for alignment of protein sequences typically measure similarity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author":[{"dropping-particle":"","family":"Henikoff","given":"S","non-dropping-particle":"","parse-names":false,"suffix":""},{"dropping-particle":"","family":"Henikoff","given":"J G","non-dropping-particle":"","parse-names":false,"suffix":""}],"container-title":"Proceedings of the National Academy of Sciences of the United States of America","id":"ITEM-1","issue":"22","issued":{"date-parts":[["1992","11","15"]]},"page":"10915-9","publisher":"National Academy of Sciences","title":"Amino acid substitution matrices from protein blocks.","type":"article-journal","volume":"89"},"uris":["http://www.mendeley.com/documents/?uuid=1ed9a841-825d-311b-b000-eb6f1407e17a"]}],"mendeley":{"formattedCitation":"(Henikoff and Henikoff, 1992)","plainTextFormattedCitation":"(Henikoff and Henikoff, 1992)","previouslyFormattedCitation":"(Henikoff and Henikoff, 1992)"},"properties":{"noteIndex":0},"schema":"https://github.com/citation-style-language/schema/raw/master/csl-citation.json"}</w:instrText>
      </w:r>
      <w:r w:rsidR="003A251E">
        <w:fldChar w:fldCharType="separate"/>
      </w:r>
      <w:r w:rsidR="003A251E" w:rsidRPr="003A251E">
        <w:rPr>
          <w:noProof/>
        </w:rPr>
        <w:t>(Henikoff and Henikoff, 1992)</w:t>
      </w:r>
      <w:r w:rsidR="003A251E">
        <w:fldChar w:fldCharType="end"/>
      </w:r>
      <w:r w:rsidR="004A4818">
        <w:t xml:space="preserve"> or LG </w:t>
      </w:r>
      <w:r w:rsidR="003A251E">
        <w:fldChar w:fldCharType="begin" w:fldLock="1"/>
      </w:r>
      <w:r w:rsidR="004C14CC">
        <w:instrText>ADDIN CSL_CITATION {"citationItems":[{"id":"ITEM-1","itemData":{"DOI":"10.1093/molbev/msn067","ISSN":"0737-4038","author":[{"dropping-particle":"","family":"Le","given":"S. Q.","non-dropping-particle":"","parse-names":false,"suffix":""},{"dropping-particle":"","family":"Gascuel","given":"O.","non-dropping-particle":"","parse-names":false,"suffix":""}],"container-title":"Molecular Biology and Evolution","id":"ITEM-1","issue":"7","issued":{"date-parts":[["2008","4","3"]]},"page":"1307-1320","publisher":"Narnia","title":"An Improved General Amino Acid Replacement Matrix","type":"article-journal","volume":"25"},"uris":["http://www.mendeley.com/documents/?uuid=f3a37c83-0201-3fad-bbf1-d868a5a98f14"]}],"mendeley":{"formattedCitation":"(Le and Gascuel, 2008)","plainTextFormattedCitation":"(Le and Gascuel, 2008)","previouslyFormattedCitation":"(Le and Gascuel, 2008)"},"properties":{"noteIndex":0},"schema":"https://github.com/citation-style-language/schema/raw/master/csl-citation.json"}</w:instrText>
      </w:r>
      <w:r w:rsidR="003A251E">
        <w:fldChar w:fldCharType="separate"/>
      </w:r>
      <w:r w:rsidR="003A251E" w:rsidRPr="003A251E">
        <w:rPr>
          <w:noProof/>
        </w:rPr>
        <w:t>(Le and Gascuel, 2008)</w:t>
      </w:r>
      <w:r w:rsidR="003A251E">
        <w:fldChar w:fldCharType="end"/>
      </w:r>
      <w:r w:rsidR="003A251E">
        <w:t xml:space="preserve"> as the </w:t>
      </w:r>
      <w:r w:rsidR="004A4818">
        <w:t xml:space="preserve">amino acid substitution model </w:t>
      </w:r>
      <w:r w:rsidR="003A251E">
        <w:t xml:space="preserve">with </w:t>
      </w:r>
      <w:r w:rsidR="004A4818">
        <w:t>empirical base frequencies (`+F` argument).</w:t>
      </w:r>
    </w:p>
    <w:p w14:paraId="10EF50A9" w14:textId="22C50DCC" w:rsidR="00167E41" w:rsidRDefault="00167E41" w:rsidP="00903900">
      <w:pPr>
        <w:spacing w:line="240" w:lineRule="auto"/>
      </w:pPr>
      <w:r>
        <w:t xml:space="preserve">Optimized model parameters for each </w:t>
      </w:r>
      <w:proofErr w:type="spellStart"/>
      <w:r>
        <w:t>RaxML</w:t>
      </w:r>
      <w:proofErr w:type="spellEnd"/>
      <w:r>
        <w:t xml:space="preserve"> “</w:t>
      </w:r>
      <w:proofErr w:type="spellStart"/>
      <w:r w:rsidR="004C14CC">
        <w:t>b</w:t>
      </w:r>
      <w:r>
        <w:t>estTree</w:t>
      </w:r>
      <w:proofErr w:type="spellEnd"/>
      <w:r>
        <w:t>” w</w:t>
      </w:r>
      <w:r w:rsidR="004C14CC">
        <w:t>ere</w:t>
      </w:r>
      <w:r>
        <w:t xml:space="preserve"> assessed using </w:t>
      </w:r>
      <w:proofErr w:type="spellStart"/>
      <w:r>
        <w:t>RaxML</w:t>
      </w:r>
      <w:proofErr w:type="spellEnd"/>
      <w:r>
        <w:t>-NG</w:t>
      </w:r>
      <w:r w:rsidR="004C14CC">
        <w:t xml:space="preserve"> </w:t>
      </w:r>
      <w:r w:rsidR="004C14CC">
        <w:fldChar w:fldCharType="begin" w:fldLock="1"/>
      </w:r>
      <w:r w:rsidR="00411C23">
        <w:instrText>ADDIN CSL_CITATION {"citationItems":[{"id":"ITEM-1","itemData":{"DOI":"10.1101/447110","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n\nResults We present RAxML-NG, a from scratch re-implementation of the established greedy tree search algorithm of RAxML/ExaML. RAxML- NG offers improved accuracy, flexibility, speed, scalability, and usability. It compares favorably to IQ-Tree, an increasingly popular recent tool for ML-based phylogenetic inference. Finally, RAxML-NG introduces several new features, such as the detection of terraces in tree space and a the recently introduced transfer bootstrap support metric.\n\nAvailability The code is available under GNU GPL at &lt;https://github.com/amkozlov/raxml-ng.RAxML-NG&gt; web service (maintained by Vital- IT) is available at &lt;https://raxml-ng.vital-it.ch/&gt;.\n\nContact alexey.kozlov{at}h-its.org","author":[{"dropping-particle":"","family":"Kozlov","given":"Alexey M.","non-dropping-particle":"","parse-names":false,"suffix":""},{"dropping-particle":"","family":"Darriba","given":"Diego","non-dropping-particle":"","parse-names":false,"suffix":""},{"dropping-particle":"","family":"Flouri","given":"Tomás","non-dropping-particle":"","parse-names":false,"suffix":""},{"dropping-particle":"","family":"Morel","given":"Benoit","non-dropping-particle":"","parse-names":false,"suffix":""},{"dropping-particle":"","family":"Stamatakis","given":"Alexandros","non-dropping-particle":"","parse-names":false,"suffix":""}],"container-title":"bioRxiv","id":"ITEM-1","issued":{"date-parts":[["2019","3","5"]]},"page":"447110","publisher":"Cold Spring Harbor Laboratory","title":"RAxML-NG: A fast, scalable, and user-friendly tool for maximum likelihood phylogenetic inference","type":"article-journal"},"uris":["http://www.mendeley.com/documents/?uuid=578b910d-ecd4-3383-9da8-72cd8cc70a7d"]}],"mendeley":{"formattedCitation":"(Kozlov et al., 2019)","plainTextFormattedCitation":"(Kozlov et al., 2019)","previouslyFormattedCitation":"(Kozlov et al., 2019)"},"properties":{"noteIndex":0},"schema":"https://github.com/citation-style-language/schema/raw/master/csl-citation.json"}</w:instrText>
      </w:r>
      <w:r w:rsidR="004C14CC">
        <w:fldChar w:fldCharType="separate"/>
      </w:r>
      <w:r w:rsidR="004C14CC" w:rsidRPr="004C14CC">
        <w:rPr>
          <w:noProof/>
        </w:rPr>
        <w:t>(Kozlov et al., 2019)</w:t>
      </w:r>
      <w:r w:rsidR="004C14CC">
        <w:fldChar w:fldCharType="end"/>
      </w:r>
      <w:r w:rsidR="004C14CC">
        <w:t xml:space="preserve"> using the `--evaluate` function.</w:t>
      </w:r>
    </w:p>
    <w:p w14:paraId="24689826" w14:textId="454BC977" w:rsidR="00411C23" w:rsidRDefault="00411C23" w:rsidP="00903900">
      <w:pPr>
        <w:spacing w:line="240" w:lineRule="auto"/>
      </w:pPr>
      <w:r>
        <w:t xml:space="preserve">Resulting trees were visualized using </w:t>
      </w:r>
      <w:proofErr w:type="spellStart"/>
      <w:r>
        <w:t>TreeGraph</w:t>
      </w:r>
      <w:proofErr w:type="spellEnd"/>
      <w:r>
        <w:t xml:space="preserve"> version 2.14.0 </w:t>
      </w:r>
      <w:r>
        <w:fldChar w:fldCharType="begin" w:fldLock="1"/>
      </w:r>
      <w:r>
        <w:instrText>ADDIN CSL_CITATION {"citationItems":[{"id":"ITEM-1","itemData":{"DOI":"10.1186/1471-2105-11-7","ISSN":"1471-2105","abstract":"Today it is common to apply multiple potentially conflicting data sources to a given phylogenetic problem. At the same time, several different inference techniques are routinely employed instead of relying on just one. In view of both trends it is becoming increasingly important to be able to efficiently compare different sets of statistical values supporting (or conflicting with) the nodes of a given tree topology, and merging this into a meaningful representation. A tree editor supporting this should also allow for flexible editing operations and be able to produce ready-to-publish figures. We developed TreeGraph 2, a GUI-based graphical editor for phylogenetic trees (available from \n                    http://treegraph.bioinfweb.info\n                    \n                  ). It allows automatically combining information from different phylogenetic analyses of a given dataset (or from different subsets of the dataset), and helps to identify and graphically present incongruences. The program features versatile editing and formatting options, such as automatically setting line widths or colors according to the value of any of the unlimited number of variables that can be assigned to each node or branch. These node/branch data can be imported from spread sheets or other trees, be calculated from each other by specified mathematical expressions, filtered, copied from and to other internal variables, be kept invisible or set visible and then be freely formatted (individually or across the whole tree). Beyond typical editing operations such as tree rerooting and ladderizing or moving and collapsing of nodes, whole clades can be copied from other files and be inserted (along with all node/branch data and legends), but can also be manually added and, thus, whole trees can quickly be manually constructed de novo. TreeGraph 2 outputs various graphic formats such as SVG, PDF, or PNG, useful for tree figures in both publications and presentations. TreeGraph 2 is a user-friendly, fully documented application to produce ready-to-publish trees. It can display any number of annotations in several ways, and permits easily importing and combining them. Additionally, a great number of editing- and formatting-operations is available.","author":[{"dropping-particle":"","family":"Stöver","given":"Ben C","non-dropping-particle":"","parse-names":false,"suffix":""},{"dropping-particle":"","family":"Müller","given":"Kai F","non-dropping-particle":"","parse-names":false,"suffix":""}],"container-title":"BMC Bioinformatics","id":"ITEM-1","issue":"1","issued":{"date-parts":[["2010","12","5"]]},"page":"7","publisher":"BioMed Central","title":"TreeGraph 2: Combining and visualizing evidence from different phylogenetic analyses","type":"article-journal","volume":"11"},"uris":["http://www.mendeley.com/documents/?uuid=4c84dead-c5e5-39ec-82f5-e42a70e06812"]}],"mendeley":{"formattedCitation":"(Stöver and Müller, 2010)","plainTextFormattedCitation":"(Stöver and Müller, 2010)"},"properties":{"noteIndex":0},"schema":"https://github.com/citation-style-language/schema/raw/master/csl-citation.json"}</w:instrText>
      </w:r>
      <w:r>
        <w:fldChar w:fldCharType="separate"/>
      </w:r>
      <w:r w:rsidRPr="00411C23">
        <w:rPr>
          <w:noProof/>
        </w:rPr>
        <w:t>(Stöver and Müller, 2010)</w:t>
      </w:r>
      <w:r>
        <w:fldChar w:fldCharType="end"/>
      </w:r>
      <w:r>
        <w:t>.</w:t>
      </w:r>
    </w:p>
    <w:p w14:paraId="077CA2FD" w14:textId="3E43140B" w:rsidR="00411C23" w:rsidRDefault="00411C23" w:rsidP="00903900">
      <w:pPr>
        <w:spacing w:line="240" w:lineRule="auto"/>
        <w:rPr>
          <w:b/>
        </w:rPr>
      </w:pPr>
      <w:r w:rsidRPr="00453DE5">
        <w:rPr>
          <w:b/>
        </w:rPr>
        <w:t>Results</w:t>
      </w:r>
    </w:p>
    <w:p w14:paraId="2E64AD0F" w14:textId="5B893572" w:rsidR="00453DE5" w:rsidRDefault="00453DE5" w:rsidP="00903900">
      <w:pPr>
        <w:spacing w:line="240" w:lineRule="auto"/>
      </w:pPr>
      <w:r>
        <w:t>Obtained datasets</w:t>
      </w:r>
      <w:r w:rsidRPr="00453DE5">
        <w:t xml:space="preserve"> differ in number of sequences and species represented</w:t>
      </w:r>
      <w:r>
        <w:t>.</w:t>
      </w:r>
    </w:p>
    <w:p w14:paraId="39D43B58" w14:textId="77777777" w:rsidR="00453DE5" w:rsidRPr="00453DE5" w:rsidRDefault="00453DE5" w:rsidP="00903900">
      <w:pPr>
        <w:spacing w:line="240" w:lineRule="auto"/>
      </w:pPr>
      <w:bookmarkStart w:id="0" w:name="_GoBack"/>
      <w:bookmarkEnd w:id="0"/>
    </w:p>
    <w:p w14:paraId="220F4532" w14:textId="0C7E03FB" w:rsidR="001C73D3" w:rsidRPr="001924DE" w:rsidRDefault="002F174A" w:rsidP="00903900">
      <w:pPr>
        <w:spacing w:line="240" w:lineRule="auto"/>
        <w:ind w:left="360"/>
      </w:pPr>
      <w:r w:rsidRPr="001924DE">
        <w:br/>
      </w:r>
      <w:proofErr w:type="spellStart"/>
      <w:r w:rsidRPr="001924DE">
        <w:t>raxml</w:t>
      </w:r>
      <w:proofErr w:type="spellEnd"/>
      <w:r w:rsidRPr="001924DE">
        <w:t>-ng --evaluate --</w:t>
      </w:r>
      <w:proofErr w:type="spellStart"/>
      <w:r w:rsidRPr="001924DE">
        <w:t>msa</w:t>
      </w:r>
      <w:proofErr w:type="spellEnd"/>
      <w:r w:rsidRPr="001924DE">
        <w:t xml:space="preserve"> TOR_phytozome_top100.fasta.ren.align --model LG+F --tree RAxML____________23_bestTree.result --prefix </w:t>
      </w:r>
      <w:proofErr w:type="spellStart"/>
      <w:r w:rsidRPr="001924DE">
        <w:t>TOR_phyto_LG</w:t>
      </w:r>
      <w:proofErr w:type="spellEnd"/>
      <w:r w:rsidRPr="001924DE">
        <w:br/>
        <w:t>find -name *.raxml.log -exec grep -</w:t>
      </w:r>
      <w:proofErr w:type="spellStart"/>
      <w:r w:rsidRPr="001924DE">
        <w:t>i</w:t>
      </w:r>
      <w:proofErr w:type="spellEnd"/>
      <w:r w:rsidRPr="001924DE">
        <w:t xml:space="preserve"> 'AIC score' {} +</w:t>
      </w:r>
      <w:r w:rsidRPr="001924DE">
        <w:br/>
        <w:t>find -name *.raxml.log -exec grep -</w:t>
      </w:r>
      <w:proofErr w:type="spellStart"/>
      <w:r w:rsidRPr="001924DE">
        <w:t>i</w:t>
      </w:r>
      <w:proofErr w:type="spellEnd"/>
      <w:r w:rsidRPr="001924DE">
        <w:t xml:space="preserve"> 'AIC score' {} +</w:t>
      </w:r>
      <w:r w:rsidRPr="001924DE">
        <w:br/>
        <w:t xml:space="preserve">find -name *.raxml.log -exec grep 'Final </w:t>
      </w:r>
      <w:proofErr w:type="spellStart"/>
      <w:r w:rsidRPr="001924DE">
        <w:t>LogLikelihood</w:t>
      </w:r>
      <w:proofErr w:type="spellEnd"/>
      <w:r w:rsidRPr="001924DE">
        <w:t>' {} +</w:t>
      </w:r>
      <w:r w:rsidRPr="001924DE">
        <w:br/>
        <w:t>## Hypothesis</w:t>
      </w:r>
      <w:r w:rsidRPr="001924DE">
        <w:br/>
        <w:t>By performing a phylogenetic analysis on the obtained sequence windows from our phospho-</w:t>
      </w:r>
      <w:proofErr w:type="spellStart"/>
      <w:r w:rsidRPr="001924DE">
        <w:t>preoteomics</w:t>
      </w:r>
      <w:proofErr w:type="spellEnd"/>
      <w:r w:rsidRPr="001924DE">
        <w:t xml:space="preserve"> dataset we can identify novel BIN2 target proteins.  </w:t>
      </w:r>
      <w:r w:rsidRPr="001924DE">
        <w:br/>
      </w:r>
      <w:r w:rsidRPr="001924DE">
        <w:br/>
        <w:t>## Methodology  </w:t>
      </w:r>
      <w:r w:rsidRPr="001924DE">
        <w:br/>
      </w:r>
      <w:r w:rsidRPr="001924DE">
        <w:br/>
      </w:r>
      <w:r w:rsidRPr="001924DE">
        <w:br/>
        <w:t xml:space="preserve">1. Write a script to extract, from our dataset, the sequence window for each </w:t>
      </w:r>
      <w:proofErr w:type="gramStart"/>
      <w:r w:rsidRPr="001924DE">
        <w:t>phosphorylated-site</w:t>
      </w:r>
      <w:proofErr w:type="gramEnd"/>
      <w:r w:rsidRPr="001924DE">
        <w:t xml:space="preserve"> tagged as upregulated in response to BIN2 activity and to output these sequences as a multi-FASTA file. </w:t>
      </w:r>
      <w:r w:rsidRPr="001924DE">
        <w:br/>
        <w:t>2. A multiple sequence alignment (MSA) will be performed on these sequences using either MUSCLE of MAFFT.  </w:t>
      </w:r>
      <w:r w:rsidRPr="001924DE">
        <w:br/>
        <w:t>3. The obtained MSA will be used to infer a phylogenetic tree (still don't know the method I will use for this)</w:t>
      </w:r>
      <w:r w:rsidRPr="001924DE">
        <w:br/>
        <w:t xml:space="preserve">4. The obtained cluster </w:t>
      </w:r>
      <w:proofErr w:type="spellStart"/>
      <w:r w:rsidRPr="001924DE">
        <w:t>o</w:t>
      </w:r>
      <w:proofErr w:type="spellEnd"/>
      <w:r w:rsidRPr="001924DE">
        <w:t xml:space="preserve"> motifs will be used to further determine conserved sequence motifs, possible novel BIN2 targets and novel phosphorylation motifs.</w:t>
      </w:r>
    </w:p>
    <w:sectPr w:rsidR="001C73D3" w:rsidRPr="001924DE">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1552DA" w14:textId="77777777" w:rsidR="00883E87" w:rsidRDefault="00883E87" w:rsidP="002F174A">
      <w:pPr>
        <w:spacing w:after="0" w:line="240" w:lineRule="auto"/>
      </w:pPr>
      <w:r>
        <w:separator/>
      </w:r>
    </w:p>
  </w:endnote>
  <w:endnote w:type="continuationSeparator" w:id="0">
    <w:p w14:paraId="643CFD26" w14:textId="77777777" w:rsidR="00883E87" w:rsidRDefault="00883E87" w:rsidP="002F1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12943F" w14:textId="77777777" w:rsidR="00883E87" w:rsidRDefault="00883E87" w:rsidP="002F174A">
      <w:pPr>
        <w:spacing w:after="0" w:line="240" w:lineRule="auto"/>
      </w:pPr>
      <w:r>
        <w:separator/>
      </w:r>
    </w:p>
  </w:footnote>
  <w:footnote w:type="continuationSeparator" w:id="0">
    <w:p w14:paraId="659E8A24" w14:textId="77777777" w:rsidR="00883E87" w:rsidRDefault="00883E87" w:rsidP="002F17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FA764" w14:textId="785CF234" w:rsidR="002F174A" w:rsidRPr="002F174A" w:rsidRDefault="002F174A" w:rsidP="002F174A">
    <w:pPr>
      <w:tabs>
        <w:tab w:val="left" w:pos="8272"/>
      </w:tabs>
      <w:rPr>
        <w:color w:val="B22222"/>
      </w:rPr>
    </w:pPr>
    <w:r>
      <w:rPr>
        <w:color w:val="B22222"/>
      </w:rPr>
      <w:t xml:space="preserve">EEOB563 Final </w:t>
    </w:r>
    <w:proofErr w:type="gramStart"/>
    <w:r>
      <w:rPr>
        <w:color w:val="B22222"/>
      </w:rPr>
      <w:t>Project  </w:t>
    </w:r>
    <w:r>
      <w:rPr>
        <w:color w:val="B22222"/>
      </w:rPr>
      <w:tab/>
    </w:r>
    <w:proofErr w:type="gramEnd"/>
    <w:r>
      <w:rPr>
        <w:color w:val="B22222"/>
      </w:rPr>
      <w:t>Spring 2019</w:t>
    </w:r>
    <w:r>
      <w:br/>
    </w:r>
    <w:r>
      <w:rPr>
        <w:color w:val="B22222"/>
      </w:rPr>
      <w:t>Author: Christian Montes-Sere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D7A3F"/>
    <w:multiLevelType w:val="hybridMultilevel"/>
    <w:tmpl w:val="499AF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176427"/>
    <w:multiLevelType w:val="hybridMultilevel"/>
    <w:tmpl w:val="4C62DA52"/>
    <w:lvl w:ilvl="0" w:tplc="95C07A04">
      <w:numFmt w:val="bullet"/>
      <w:lvlText w:val="-"/>
      <w:lvlJc w:val="left"/>
      <w:pPr>
        <w:ind w:left="720" w:hanging="360"/>
      </w:pPr>
      <w:rPr>
        <w:rFonts w:ascii="Calibri" w:eastAsiaTheme="minorHAnsi" w:hAnsi="Calibri" w:cs="Calibri" w:hint="default"/>
        <w:color w:val="8080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174A"/>
    <w:rsid w:val="00167E41"/>
    <w:rsid w:val="001924DE"/>
    <w:rsid w:val="001C73D3"/>
    <w:rsid w:val="002F174A"/>
    <w:rsid w:val="003A251E"/>
    <w:rsid w:val="003D23FA"/>
    <w:rsid w:val="00411C23"/>
    <w:rsid w:val="00411F25"/>
    <w:rsid w:val="00453DE5"/>
    <w:rsid w:val="004A4818"/>
    <w:rsid w:val="004C14CC"/>
    <w:rsid w:val="00517F8C"/>
    <w:rsid w:val="00520D6F"/>
    <w:rsid w:val="005E3E1A"/>
    <w:rsid w:val="00655BAF"/>
    <w:rsid w:val="00790AD9"/>
    <w:rsid w:val="00883E87"/>
    <w:rsid w:val="00903900"/>
    <w:rsid w:val="00A632AB"/>
    <w:rsid w:val="00A73FEC"/>
    <w:rsid w:val="00C463C3"/>
    <w:rsid w:val="00C616BC"/>
    <w:rsid w:val="00D008FF"/>
    <w:rsid w:val="00E82B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4D7822"/>
  <w15:chartTrackingRefBased/>
  <w15:docId w15:val="{16731961-8270-4691-95B6-1CF17AA95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17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74A"/>
  </w:style>
  <w:style w:type="paragraph" w:styleId="Footer">
    <w:name w:val="footer"/>
    <w:basedOn w:val="Normal"/>
    <w:link w:val="FooterChar"/>
    <w:uiPriority w:val="99"/>
    <w:unhideWhenUsed/>
    <w:rsid w:val="002F17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74A"/>
  </w:style>
  <w:style w:type="paragraph" w:styleId="ListParagraph">
    <w:name w:val="List Paragraph"/>
    <w:basedOn w:val="Normal"/>
    <w:uiPriority w:val="34"/>
    <w:qFormat/>
    <w:rsid w:val="00790AD9"/>
    <w:pPr>
      <w:ind w:left="720"/>
      <w:contextualSpacing/>
    </w:pPr>
  </w:style>
  <w:style w:type="character" w:styleId="Hyperlink">
    <w:name w:val="Hyperlink"/>
    <w:basedOn w:val="DefaultParagraphFont"/>
    <w:uiPriority w:val="99"/>
    <w:unhideWhenUsed/>
    <w:rsid w:val="00790AD9"/>
    <w:rPr>
      <w:color w:val="0563C1" w:themeColor="hyperlink"/>
      <w:u w:val="single"/>
    </w:rPr>
  </w:style>
  <w:style w:type="character" w:styleId="UnresolvedMention">
    <w:name w:val="Unresolved Mention"/>
    <w:basedOn w:val="DefaultParagraphFont"/>
    <w:uiPriority w:val="99"/>
    <w:semiHidden/>
    <w:unhideWhenUsed/>
    <w:rsid w:val="00790A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homologen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phytozome.jgi.doe.gov" TargetMode="External"/><Relationship Id="rId4" Type="http://schemas.openxmlformats.org/officeDocument/2006/relationships/settings" Target="settings.xml"/><Relationship Id="rId9" Type="http://schemas.openxmlformats.org/officeDocument/2006/relationships/hyperlink" Target="http://plants.ensembl.org/info/website/ftp/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68D57-D40E-4186-AB0E-F90D286DE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2</Pages>
  <Words>4386</Words>
  <Characters>2500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s-Serey, Christian F [PLP M]</dc:creator>
  <cp:keywords/>
  <dc:description/>
  <cp:lastModifiedBy>Montes-Serey, Christian F [PLP M]</cp:lastModifiedBy>
  <cp:revision>13</cp:revision>
  <dcterms:created xsi:type="dcterms:W3CDTF">2019-04-19T00:33:00Z</dcterms:created>
  <dcterms:modified xsi:type="dcterms:W3CDTF">2019-04-19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plant-science</vt:lpwstr>
  </property>
  <property fmtid="{D5CDD505-2E9C-101B-9397-08002B2CF9AE}" pid="15" name="Mendeley Recent Style Name 6_1">
    <vt:lpwstr>Frontiers in Plant Scienc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0d2a6-1a81-3d3e-95dc-7489c6103f72</vt:lpwstr>
  </property>
  <property fmtid="{D5CDD505-2E9C-101B-9397-08002B2CF9AE}" pid="24" name="Mendeley Citation Style_1">
    <vt:lpwstr>http://www.zotero.org/styles/frontiers-in-plant-science</vt:lpwstr>
  </property>
</Properties>
</file>